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4E53311A">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 xml:space="preserve">Program </w:t>
      </w:r>
      <w:proofErr w:type="spellStart"/>
      <w:r w:rsidRPr="00247F50">
        <w:rPr>
          <w:sz w:val="28"/>
          <w:szCs w:val="28"/>
          <w:lang w:val="en-US"/>
        </w:rPr>
        <w:t>studi</w:t>
      </w:r>
      <w:proofErr w:type="spellEnd"/>
      <w:r w:rsidRPr="00247F50">
        <w:rPr>
          <w:sz w:val="28"/>
          <w:szCs w:val="28"/>
          <w:lang w:val="en-US"/>
        </w:rPr>
        <w:t xml:space="preserve">: Teknik </w:t>
      </w:r>
      <w:proofErr w:type="spellStart"/>
      <w:r w:rsidRPr="00247F50">
        <w:rPr>
          <w:sz w:val="28"/>
          <w:szCs w:val="28"/>
          <w:lang w:val="en-US"/>
        </w:rPr>
        <w:t>informatika</w:t>
      </w:r>
      <w:proofErr w:type="spellEnd"/>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bCs/>
          <w:lang w:val="en-US"/>
        </w:rPr>
      </w:pPr>
      <w:proofErr w:type="spellStart"/>
      <w:r w:rsidRPr="00DC5C2B">
        <w:rPr>
          <w:b/>
          <w:bCs/>
          <w:lang w:val="en-US"/>
        </w:rPr>
        <w:t>Latar</w:t>
      </w:r>
      <w:proofErr w:type="spellEnd"/>
      <w:r w:rsidRPr="00DC5C2B">
        <w:rPr>
          <w:b/>
          <w:bCs/>
          <w:lang w:val="en-US"/>
        </w:rPr>
        <w:t xml:space="preserve"> </w:t>
      </w:r>
      <w:proofErr w:type="spellStart"/>
      <w:r w:rsidRPr="00DC5C2B">
        <w:rPr>
          <w:b/>
          <w:bCs/>
          <w:lang w:val="en-US"/>
        </w:rPr>
        <w:t>Belakang</w:t>
      </w:r>
      <w:proofErr w:type="spellEnd"/>
      <w:r w:rsidRPr="00DC5C2B">
        <w:rPr>
          <w:b/>
          <w:bCs/>
          <w:lang w:val="en-US"/>
        </w:rPr>
        <w:t xml:space="preserve"> </w:t>
      </w:r>
      <w:proofErr w:type="spellStart"/>
      <w:r w:rsidRPr="00DC5C2B">
        <w:rPr>
          <w:b/>
          <w:bCs/>
          <w:lang w:val="en-US"/>
        </w:rPr>
        <w:t>Masalah</w:t>
      </w:r>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proofErr w:type="spellStart"/>
      <w:r>
        <w:rPr>
          <w:lang w:val="en-US"/>
        </w:rPr>
        <w:t>Rumusan</w:t>
      </w:r>
      <w:proofErr w:type="spellEnd"/>
      <w:r>
        <w:rPr>
          <w:lang w:val="en-US"/>
        </w:rPr>
        <w:t xml:space="preserve"> </w:t>
      </w:r>
      <w:proofErr w:type="spellStart"/>
      <w:r>
        <w:rPr>
          <w:lang w:val="en-US"/>
        </w:rPr>
        <w:t>Masalah</w:t>
      </w:r>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550CEDDB" w:rsidR="00FD0929" w:rsidRDefault="00FD0929" w:rsidP="00C00D98">
      <w:pPr>
        <w:pStyle w:val="Heading2"/>
        <w:numPr>
          <w:ilvl w:val="0"/>
          <w:numId w:val="2"/>
        </w:numPr>
        <w:spacing w:line="276" w:lineRule="auto"/>
        <w:jc w:val="both"/>
        <w:rPr>
          <w:lang w:val="en-US"/>
        </w:rPr>
      </w:pPr>
      <w:proofErr w:type="spellStart"/>
      <w:r>
        <w:rPr>
          <w:lang w:val="en-US"/>
        </w:rPr>
        <w:t>Tujuan</w:t>
      </w:r>
      <w:proofErr w:type="spellEnd"/>
      <w:r>
        <w:rPr>
          <w:lang w:val="en-US"/>
        </w:rPr>
        <w:t xml:space="preserve"> </w:t>
      </w:r>
      <w:proofErr w:type="spellStart"/>
      <w:r>
        <w:rPr>
          <w:lang w:val="en-US"/>
        </w:rPr>
        <w:t>Penelitian</w:t>
      </w:r>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2242B3D5" w:rsidR="00941C64" w:rsidRDefault="004F7BA6" w:rsidP="004F7BA6">
      <w:pPr>
        <w:pStyle w:val="Heading2"/>
        <w:numPr>
          <w:ilvl w:val="0"/>
          <w:numId w:val="2"/>
        </w:numPr>
      </w:pPr>
      <w:proofErr w:type="spellStart"/>
      <w:r>
        <w:t>Manfaat</w:t>
      </w:r>
      <w:proofErr w:type="spellEnd"/>
      <w:r>
        <w:t xml:space="preserve"> </w:t>
      </w:r>
      <w:proofErr w:type="spellStart"/>
      <w:r>
        <w:t>Penelitian</w:t>
      </w:r>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w:t>
            </w:r>
            <w:r>
              <w:lastRenderedPageBreak/>
              <w:t xml:space="preserve">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lastRenderedPageBreak/>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Default="00606BF6" w:rsidP="00606BF6">
            <w:pPr>
              <w:pStyle w:val="Subtitle"/>
              <w:rPr>
                <w:lang w:val="id-ID"/>
              </w:rPr>
            </w:pPr>
            <w:r>
              <w:rPr>
                <w:rFonts w:ascii="Calibri" w:hAnsi="Calibri" w:cs="Calibri"/>
                <w:noProof/>
                <w:szCs w:val="24"/>
              </w:rPr>
              <w:t xml:space="preserve">Pemanfaatan Radio Frequency Identification (Rfid) Untuk </w:t>
            </w:r>
            <w:r>
              <w:rPr>
                <w:rFonts w:ascii="Calibri" w:hAnsi="Calibri" w:cs="Calibri"/>
                <w:noProof/>
                <w:szCs w:val="24"/>
              </w:rPr>
              <w:lastRenderedPageBreak/>
              <w:t>Sistem Absensi Pegawai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lastRenderedPageBreak/>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Default="00606BF6" w:rsidP="00606BF6">
            <w:pPr>
              <w:pStyle w:val="Subtitle"/>
              <w:rPr>
                <w:lang w:val="id-ID"/>
              </w:rPr>
            </w:pPr>
            <w:r>
              <w:rPr>
                <w:rFonts w:ascii="Calibri" w:hAnsi="Calibri" w:cs="Calibri"/>
                <w:noProof/>
                <w:sz w:val="22"/>
                <w:szCs w:val="24"/>
              </w:rPr>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Default="00606BF6" w:rsidP="00606BF6">
            <w:pPr>
              <w:pStyle w:val="Subtitle"/>
              <w:rPr>
                <w:lang w:val="id-ID"/>
              </w:rPr>
            </w:pPr>
            <w:r>
              <w:rPr>
                <w:rFonts w:ascii="Calibri" w:hAnsi="Calibri" w:cs="Calibri"/>
                <w:noProof/>
                <w:sz w:val="22"/>
                <w:szCs w:val="24"/>
              </w:rPr>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lastRenderedPageBreak/>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Default="00606BF6" w:rsidP="00606BF6">
            <w:pPr>
              <w:pStyle w:val="Subtitle"/>
              <w:rPr>
                <w:lang w:val="id-ID"/>
              </w:rPr>
            </w:pPr>
            <w:r>
              <w:rPr>
                <w:rFonts w:ascii="Calibri" w:hAnsi="Calibri" w:cs="Calibri"/>
                <w:noProof/>
                <w:szCs w:val="24"/>
              </w:rPr>
              <w:t>A. Husain, A. H. A. Prastian, and A. Ramadhan</w:t>
            </w:r>
          </w:p>
        </w:tc>
        <w:tc>
          <w:tcPr>
            <w:tcW w:w="2028" w:type="dxa"/>
          </w:tcPr>
          <w:p w14:paraId="49980C7B" w14:textId="442A8A9B" w:rsidR="00606BF6" w:rsidRDefault="00606BF6" w:rsidP="00606BF6">
            <w:pPr>
              <w:pStyle w:val="Subtitle"/>
              <w:rPr>
                <w:lang w:val="id-ID"/>
              </w:rPr>
            </w:pPr>
            <w:r>
              <w:rPr>
                <w:rFonts w:ascii="Calibri" w:hAnsi="Calibri" w:cs="Calibri"/>
                <w:noProof/>
                <w:sz w:val="22"/>
                <w:szCs w:val="24"/>
              </w:rPr>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proofErr w:type="spellStart"/>
      <w:r>
        <w:t>Tabel</w:t>
      </w:r>
      <w:proofErr w:type="spellEnd"/>
      <w:r>
        <w:t xml:space="preserve"> </w:t>
      </w:r>
      <w:proofErr w:type="spellStart"/>
      <w:r>
        <w:t>penelitian</w:t>
      </w:r>
      <w:proofErr w:type="spellEnd"/>
      <w:r>
        <w:t xml:space="preserve">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proofErr w:type="spellStart"/>
      <w:r>
        <w:rPr>
          <w:lang w:val="en-US"/>
        </w:rPr>
        <w:lastRenderedPageBreak/>
        <w:t>Definisi</w:t>
      </w:r>
      <w:proofErr w:type="spellEnd"/>
      <w:r>
        <w:rPr>
          <w:lang w:val="en-US"/>
        </w:rPr>
        <w:t xml:space="preserve"> Android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proofErr w:type="spellStart"/>
      <w:r>
        <w:rPr>
          <w:lang w:val="en-US"/>
        </w:rPr>
        <w:t>Definisi</w:t>
      </w:r>
      <w:proofErr w:type="spellEnd"/>
      <w:r>
        <w:rPr>
          <w:lang w:val="en-US"/>
        </w:rPr>
        <w:t xml:space="preserve"> Geocoder</w:t>
      </w:r>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proofErr w:type="spellStart"/>
      <w:r>
        <w:rPr>
          <w:lang w:val="en-US"/>
        </w:rPr>
        <w:t>Algoritma</w:t>
      </w:r>
      <w:proofErr w:type="spellEnd"/>
      <w:r>
        <w:rPr>
          <w:lang w:val="en-US"/>
        </w:rPr>
        <w:t xml:space="preserve"> </w:t>
      </w:r>
      <w:r w:rsidR="001B42A7">
        <w:rPr>
          <w:lang w:val="en-US"/>
        </w:rPr>
        <w:t xml:space="preserve">Haversin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A51CC3" w:rsidRPr="00A93519">
                              <w:rPr>
                                <w:rFonts w:ascii="Times New Roman" w:hAnsi="Times New Roman" w:cs="Times New Roman"/>
                              </w:rPr>
                              <w:fldChar w:fldCharType="begin"/>
                            </w:r>
                            <w:r w:rsidR="00A51CC3" w:rsidRPr="00A93519">
                              <w:rPr>
                                <w:rFonts w:ascii="Times New Roman" w:hAnsi="Times New Roman" w:cs="Times New Roman"/>
                              </w:rPr>
                              <w:instrText xml:space="preserve"> SEQ gambar \* ARABIC </w:instrText>
                            </w:r>
                            <w:r w:rsidR="00A51CC3" w:rsidRPr="00A93519">
                              <w:rPr>
                                <w:rFonts w:ascii="Times New Roman" w:hAnsi="Times New Roman" w:cs="Times New Roman"/>
                              </w:rPr>
                              <w:fldChar w:fldCharType="separate"/>
                            </w:r>
                            <w:r w:rsidR="00BF06A3" w:rsidRPr="00A93519">
                              <w:rPr>
                                <w:rFonts w:ascii="Times New Roman" w:hAnsi="Times New Roman" w:cs="Times New Roman"/>
                                <w:noProof/>
                              </w:rPr>
                              <w:t>1</w:t>
                            </w:r>
                            <w:r w:rsidR="00A51CC3"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A51CC3" w:rsidRPr="00A93519">
                        <w:rPr>
                          <w:rFonts w:ascii="Times New Roman" w:hAnsi="Times New Roman" w:cs="Times New Roman"/>
                        </w:rPr>
                        <w:fldChar w:fldCharType="begin"/>
                      </w:r>
                      <w:r w:rsidR="00A51CC3" w:rsidRPr="00A93519">
                        <w:rPr>
                          <w:rFonts w:ascii="Times New Roman" w:hAnsi="Times New Roman" w:cs="Times New Roman"/>
                        </w:rPr>
                        <w:instrText xml:space="preserve"> SEQ gambar \* ARABIC </w:instrText>
                      </w:r>
                      <w:r w:rsidR="00A51CC3" w:rsidRPr="00A93519">
                        <w:rPr>
                          <w:rFonts w:ascii="Times New Roman" w:hAnsi="Times New Roman" w:cs="Times New Roman"/>
                        </w:rPr>
                        <w:fldChar w:fldCharType="separate"/>
                      </w:r>
                      <w:r w:rsidR="00BF06A3" w:rsidRPr="00A93519">
                        <w:rPr>
                          <w:rFonts w:ascii="Times New Roman" w:hAnsi="Times New Roman" w:cs="Times New Roman"/>
                          <w:noProof/>
                        </w:rPr>
                        <w:t>1</w:t>
                      </w:r>
                      <w:r w:rsidR="00A51CC3"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78A82F0D" w14:textId="6E3E698D" w:rsidR="000605D3" w:rsidRDefault="000605D3" w:rsidP="000605D3">
      <w:pPr>
        <w:pStyle w:val="Heading2"/>
        <w:spacing w:line="360" w:lineRule="auto"/>
        <w:jc w:val="center"/>
      </w:pPr>
      <w:r>
        <w:lastRenderedPageBreak/>
        <w:t>BAB III</w:t>
      </w:r>
    </w:p>
    <w:p w14:paraId="6721F6CA" w14:textId="6E91AE18" w:rsidR="000605D3" w:rsidRDefault="000605D3" w:rsidP="000605D3">
      <w:pPr>
        <w:pStyle w:val="Heading2"/>
        <w:spacing w:line="360" w:lineRule="auto"/>
        <w:jc w:val="center"/>
      </w:pPr>
      <w:r>
        <w:t xml:space="preserve">METODOLOGI PENELITIAN </w:t>
      </w:r>
    </w:p>
    <w:p w14:paraId="18AA0505" w14:textId="369D3610" w:rsidR="0033295D" w:rsidRPr="00044918" w:rsidRDefault="00044918" w:rsidP="00044918">
      <w:pPr>
        <w:pStyle w:val="Subtitle"/>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pendekatan</w:t>
      </w:r>
      <w:proofErr w:type="spellEnd"/>
      <w:r>
        <w:rPr>
          <w:lang w:val="en-US"/>
        </w:rPr>
        <w:t xml:space="preserve"> </w:t>
      </w:r>
      <w:r>
        <w:rPr>
          <w:i/>
          <w:iCs/>
          <w:lang w:val="en-US"/>
        </w:rPr>
        <w:t xml:space="preserve">software development life cycle </w:t>
      </w:r>
      <w:proofErr w:type="spellStart"/>
      <w:r>
        <w:rPr>
          <w:lang w:val="en-US"/>
        </w:rPr>
        <w:t>atau</w:t>
      </w:r>
      <w:proofErr w:type="spellEnd"/>
      <w:r>
        <w:rPr>
          <w:lang w:val="en-US"/>
        </w:rPr>
        <w:t xml:space="preserve"> SDLC </w:t>
      </w:r>
      <w:proofErr w:type="spellStart"/>
      <w:r>
        <w:rPr>
          <w:lang w:val="en-US"/>
        </w:rPr>
        <w:t>berupa</w:t>
      </w:r>
      <w:proofErr w:type="spellEnd"/>
      <w:r>
        <w:rPr>
          <w:lang w:val="en-US"/>
        </w:rPr>
        <w:t xml:space="preserve"> </w:t>
      </w:r>
      <w:r w:rsidRPr="00044918">
        <w:rPr>
          <w:i/>
          <w:iCs/>
          <w:lang w:val="en-US"/>
        </w:rPr>
        <w:t>waterfall</w:t>
      </w:r>
      <w:r>
        <w:rPr>
          <w:i/>
          <w:iCs/>
          <w:lang w:val="en-US"/>
        </w:rPr>
        <w:t>,</w:t>
      </w:r>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timb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ili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terstruktur</w:t>
      </w:r>
      <w:proofErr w:type="spellEnd"/>
      <w:r w:rsidR="003B03B4">
        <w:rPr>
          <w:lang w:val="en-US"/>
        </w:rPr>
        <w:t>,</w:t>
      </w:r>
      <w:r>
        <w:rPr>
          <w:lang w:val="en-US"/>
        </w:rPr>
        <w:t xml:space="preserve"> </w:t>
      </w:r>
      <w:proofErr w:type="spellStart"/>
      <w:r>
        <w:rPr>
          <w:lang w:val="en-US"/>
        </w:rPr>
        <w:t>tetapi</w:t>
      </w:r>
      <w:proofErr w:type="spellEnd"/>
      <w:r>
        <w:rPr>
          <w:lang w:val="en-US"/>
        </w:rPr>
        <w:t xml:space="preserve"> juga </w:t>
      </w:r>
      <w:proofErr w:type="spellStart"/>
      <w:r>
        <w:rPr>
          <w:lang w:val="en-US"/>
        </w:rPr>
        <w:t>terdapat</w:t>
      </w:r>
      <w:proofErr w:type="spellEnd"/>
      <w:r>
        <w:rPr>
          <w:lang w:val="en-US"/>
        </w:rPr>
        <w:t xml:space="preserve"> </w:t>
      </w:r>
      <w:proofErr w:type="spellStart"/>
      <w:r>
        <w:rPr>
          <w:lang w:val="en-US"/>
        </w:rPr>
        <w:t>kelemahan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ham</w:t>
      </w:r>
      <w:r w:rsidR="007D6690">
        <w:rPr>
          <w:lang w:val="en-US"/>
        </w:rPr>
        <w:t>b</w:t>
      </w:r>
      <w:r>
        <w:rPr>
          <w:lang w:val="en-US"/>
        </w:rPr>
        <w:t>atan</w:t>
      </w:r>
      <w:proofErr w:type="spellEnd"/>
      <w:r>
        <w:rPr>
          <w:lang w:val="en-US"/>
        </w:rPr>
        <w:t xml:space="preserve"> </w:t>
      </w:r>
      <w:proofErr w:type="spellStart"/>
      <w:r>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68BA6AA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6E5CB58"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4AE438A4"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0081C60"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95D807B"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8168565"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D8FE748"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3E3CE61"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52765D0"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50F9F625"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0A5B0517" w14:textId="5C9354E9"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v:textbox>
              </v:shape>
            </w:pict>
          </mc:Fallback>
        </mc:AlternateContent>
      </w:r>
    </w:p>
    <w:p w14:paraId="66F7A0CC" w14:textId="44E092EB" w:rsidR="00B80D97" w:rsidRDefault="00B80D97" w:rsidP="00B80D97">
      <w:pPr>
        <w:rPr>
          <w:lang w:val="en-US"/>
        </w:rPr>
      </w:pPr>
    </w:p>
    <w:p w14:paraId="76710EEB" w14:textId="6A564D7F" w:rsidR="00B80D97" w:rsidRDefault="00B80D97" w:rsidP="00B80D97">
      <w:pPr>
        <w:rPr>
          <w:lang w:val="en-US"/>
        </w:rPr>
      </w:pPr>
    </w:p>
    <w:p w14:paraId="0BE7F25B" w14:textId="5C495224" w:rsidR="00B80D97" w:rsidRDefault="00B80D97" w:rsidP="00B80D97">
      <w:pPr>
        <w:rPr>
          <w:lang w:val="en-US"/>
        </w:rPr>
      </w:pPr>
    </w:p>
    <w:p w14:paraId="03E11B0E" w14:textId="6DD791BE" w:rsidR="00B80D97" w:rsidRDefault="00B80D97" w:rsidP="00B80D97">
      <w:pPr>
        <w:rPr>
          <w:lang w:val="en-US"/>
        </w:rPr>
      </w:pPr>
    </w:p>
    <w:p w14:paraId="01FF25EE" w14:textId="77777777" w:rsidR="00B80D97" w:rsidRPr="00B80D97" w:rsidRDefault="00B80D97" w:rsidP="00B80D97">
      <w:pPr>
        <w:rPr>
          <w:lang w:val="en-US"/>
        </w:rPr>
      </w:pPr>
    </w:p>
    <w:p w14:paraId="317A08BC" w14:textId="77777777" w:rsidR="00AA45C2" w:rsidRPr="00633DB2" w:rsidRDefault="00AA45C2" w:rsidP="00633DB2">
      <w:pPr>
        <w:rPr>
          <w:iCs/>
          <w:color w:val="44546A" w:themeColor="text2"/>
          <w:sz w:val="18"/>
          <w:szCs w:val="18"/>
          <w:lang w:val="id-ID"/>
        </w:rPr>
      </w:pPr>
    </w:p>
    <w:p w14:paraId="41BE9D47" w14:textId="5447E6D8" w:rsidR="00B60866" w:rsidRPr="00835E15" w:rsidRDefault="00B60866" w:rsidP="00835E15">
      <w:pPr>
        <w:pStyle w:val="Subtitle"/>
        <w:numPr>
          <w:ilvl w:val="0"/>
          <w:numId w:val="0"/>
        </w:numPr>
        <w:rPr>
          <w:lang w:val="id-ID"/>
        </w:rPr>
      </w:pPr>
    </w:p>
    <w:p w14:paraId="7F2990E2" w14:textId="77777777" w:rsidR="000605D3" w:rsidRDefault="000605D3" w:rsidP="005829CB">
      <w:pPr>
        <w:pStyle w:val="Heading1"/>
        <w:jc w:val="center"/>
        <w:rPr>
          <w:lang w:val="id-ID"/>
        </w:rPr>
        <w:sectPr w:rsidR="000605D3"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r>
        <w:rPr>
          <w:lang w:val="id-ID"/>
        </w:rPr>
        <w:lastRenderedPageBreak/>
        <w:t>REFERENSI</w:t>
      </w:r>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D43A6" w14:textId="77777777" w:rsidR="00A51CC3" w:rsidRDefault="00A51CC3" w:rsidP="00305A06">
      <w:pPr>
        <w:spacing w:after="0" w:line="240" w:lineRule="auto"/>
      </w:pPr>
      <w:r>
        <w:separator/>
      </w:r>
    </w:p>
  </w:endnote>
  <w:endnote w:type="continuationSeparator" w:id="0">
    <w:p w14:paraId="035BE343" w14:textId="77777777" w:rsidR="00A51CC3" w:rsidRDefault="00A51CC3"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95041" w14:textId="77777777" w:rsidR="00A51CC3" w:rsidRDefault="00A51CC3" w:rsidP="00305A06">
      <w:pPr>
        <w:spacing w:after="0" w:line="240" w:lineRule="auto"/>
      </w:pPr>
      <w:r>
        <w:separator/>
      </w:r>
    </w:p>
  </w:footnote>
  <w:footnote w:type="continuationSeparator" w:id="0">
    <w:p w14:paraId="0FCBDBA8" w14:textId="77777777" w:rsidR="00A51CC3" w:rsidRDefault="00A51CC3"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4"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7"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1"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19"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1"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15"/>
  </w:num>
  <w:num w:numId="4">
    <w:abstractNumId w:val="16"/>
  </w:num>
  <w:num w:numId="5">
    <w:abstractNumId w:val="11"/>
  </w:num>
  <w:num w:numId="6">
    <w:abstractNumId w:val="14"/>
  </w:num>
  <w:num w:numId="7">
    <w:abstractNumId w:val="19"/>
  </w:num>
  <w:num w:numId="8">
    <w:abstractNumId w:val="9"/>
  </w:num>
  <w:num w:numId="9">
    <w:abstractNumId w:val="12"/>
  </w:num>
  <w:num w:numId="10">
    <w:abstractNumId w:val="13"/>
  </w:num>
  <w:num w:numId="11">
    <w:abstractNumId w:val="2"/>
  </w:num>
  <w:num w:numId="12">
    <w:abstractNumId w:val="3"/>
  </w:num>
  <w:num w:numId="13">
    <w:abstractNumId w:val="4"/>
  </w:num>
  <w:num w:numId="14">
    <w:abstractNumId w:val="18"/>
  </w:num>
  <w:num w:numId="15">
    <w:abstractNumId w:val="20"/>
  </w:num>
  <w:num w:numId="16">
    <w:abstractNumId w:val="10"/>
  </w:num>
  <w:num w:numId="17">
    <w:abstractNumId w:val="6"/>
  </w:num>
  <w:num w:numId="18">
    <w:abstractNumId w:val="21"/>
  </w:num>
  <w:num w:numId="19">
    <w:abstractNumId w:val="17"/>
  </w:num>
  <w:num w:numId="20">
    <w:abstractNumId w:val="5"/>
  </w:num>
  <w:num w:numId="21">
    <w:abstractNumId w:val="23"/>
  </w:num>
  <w:num w:numId="22">
    <w:abstractNumId w:val="8"/>
  </w:num>
  <w:num w:numId="23">
    <w:abstractNumId w:val="22"/>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7C24"/>
    <w:rsid w:val="00010EA1"/>
    <w:rsid w:val="00010FD0"/>
    <w:rsid w:val="000110A4"/>
    <w:rsid w:val="00013914"/>
    <w:rsid w:val="00013B7A"/>
    <w:rsid w:val="00016AD3"/>
    <w:rsid w:val="0001780D"/>
    <w:rsid w:val="0002286E"/>
    <w:rsid w:val="00023A93"/>
    <w:rsid w:val="000260D7"/>
    <w:rsid w:val="000261CE"/>
    <w:rsid w:val="000268BE"/>
    <w:rsid w:val="000326A2"/>
    <w:rsid w:val="000402A0"/>
    <w:rsid w:val="00044918"/>
    <w:rsid w:val="000518AB"/>
    <w:rsid w:val="000529AF"/>
    <w:rsid w:val="00053A09"/>
    <w:rsid w:val="00053B4B"/>
    <w:rsid w:val="00056C73"/>
    <w:rsid w:val="000605D3"/>
    <w:rsid w:val="00060DA5"/>
    <w:rsid w:val="000624FD"/>
    <w:rsid w:val="00064BD6"/>
    <w:rsid w:val="000666DC"/>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E179A"/>
    <w:rsid w:val="000E7E3F"/>
    <w:rsid w:val="000F46D1"/>
    <w:rsid w:val="000F5DBC"/>
    <w:rsid w:val="00100797"/>
    <w:rsid w:val="00103895"/>
    <w:rsid w:val="0010558E"/>
    <w:rsid w:val="001117AB"/>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7495"/>
    <w:rsid w:val="001677A5"/>
    <w:rsid w:val="00172F77"/>
    <w:rsid w:val="00173359"/>
    <w:rsid w:val="001830FF"/>
    <w:rsid w:val="00194440"/>
    <w:rsid w:val="001A160D"/>
    <w:rsid w:val="001A494D"/>
    <w:rsid w:val="001B2616"/>
    <w:rsid w:val="001B42A7"/>
    <w:rsid w:val="001B6A31"/>
    <w:rsid w:val="001C2EA0"/>
    <w:rsid w:val="001C6798"/>
    <w:rsid w:val="001D1ED6"/>
    <w:rsid w:val="001D222F"/>
    <w:rsid w:val="001D7DC0"/>
    <w:rsid w:val="001E39A9"/>
    <w:rsid w:val="001E4E9B"/>
    <w:rsid w:val="001E6FA8"/>
    <w:rsid w:val="001F0695"/>
    <w:rsid w:val="001F3822"/>
    <w:rsid w:val="001F4C09"/>
    <w:rsid w:val="00202123"/>
    <w:rsid w:val="00203405"/>
    <w:rsid w:val="00203F0F"/>
    <w:rsid w:val="00203F24"/>
    <w:rsid w:val="002059B5"/>
    <w:rsid w:val="00223937"/>
    <w:rsid w:val="00223E6C"/>
    <w:rsid w:val="00226069"/>
    <w:rsid w:val="00234697"/>
    <w:rsid w:val="00235573"/>
    <w:rsid w:val="00235CD0"/>
    <w:rsid w:val="002401D9"/>
    <w:rsid w:val="00247F50"/>
    <w:rsid w:val="002564B2"/>
    <w:rsid w:val="00257BB6"/>
    <w:rsid w:val="002631E6"/>
    <w:rsid w:val="0027136D"/>
    <w:rsid w:val="00275A8B"/>
    <w:rsid w:val="002824E8"/>
    <w:rsid w:val="00286DE2"/>
    <w:rsid w:val="00292A94"/>
    <w:rsid w:val="00294D62"/>
    <w:rsid w:val="00294FA5"/>
    <w:rsid w:val="00296E06"/>
    <w:rsid w:val="002A1324"/>
    <w:rsid w:val="002A1438"/>
    <w:rsid w:val="002A2F65"/>
    <w:rsid w:val="002A3AA7"/>
    <w:rsid w:val="002B16FF"/>
    <w:rsid w:val="002B62DD"/>
    <w:rsid w:val="002B6DEF"/>
    <w:rsid w:val="002C1346"/>
    <w:rsid w:val="002C46BE"/>
    <w:rsid w:val="002E1283"/>
    <w:rsid w:val="002E591F"/>
    <w:rsid w:val="002F38FB"/>
    <w:rsid w:val="002F5A2E"/>
    <w:rsid w:val="003055BB"/>
    <w:rsid w:val="00305953"/>
    <w:rsid w:val="00305A06"/>
    <w:rsid w:val="00312FC5"/>
    <w:rsid w:val="00316233"/>
    <w:rsid w:val="00320178"/>
    <w:rsid w:val="00324D8B"/>
    <w:rsid w:val="00325191"/>
    <w:rsid w:val="003265E4"/>
    <w:rsid w:val="0033295D"/>
    <w:rsid w:val="00333419"/>
    <w:rsid w:val="00333CCC"/>
    <w:rsid w:val="00340C6D"/>
    <w:rsid w:val="00351801"/>
    <w:rsid w:val="003534C5"/>
    <w:rsid w:val="00353E5B"/>
    <w:rsid w:val="00361F1A"/>
    <w:rsid w:val="00361F39"/>
    <w:rsid w:val="0036545C"/>
    <w:rsid w:val="00370D8D"/>
    <w:rsid w:val="003767D6"/>
    <w:rsid w:val="0038145F"/>
    <w:rsid w:val="0039412E"/>
    <w:rsid w:val="00397AB4"/>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788E"/>
    <w:rsid w:val="00410FEA"/>
    <w:rsid w:val="00412A34"/>
    <w:rsid w:val="0041456D"/>
    <w:rsid w:val="00420BA0"/>
    <w:rsid w:val="00423B22"/>
    <w:rsid w:val="00425FEB"/>
    <w:rsid w:val="00427721"/>
    <w:rsid w:val="0043305B"/>
    <w:rsid w:val="00437969"/>
    <w:rsid w:val="00440076"/>
    <w:rsid w:val="00441730"/>
    <w:rsid w:val="004419F8"/>
    <w:rsid w:val="00443208"/>
    <w:rsid w:val="00452A74"/>
    <w:rsid w:val="00460830"/>
    <w:rsid w:val="00462D91"/>
    <w:rsid w:val="00464B10"/>
    <w:rsid w:val="00464C94"/>
    <w:rsid w:val="00465B02"/>
    <w:rsid w:val="00465DF5"/>
    <w:rsid w:val="00467C3A"/>
    <w:rsid w:val="00472EE3"/>
    <w:rsid w:val="00477848"/>
    <w:rsid w:val="00480E76"/>
    <w:rsid w:val="0048583E"/>
    <w:rsid w:val="00485B63"/>
    <w:rsid w:val="004865C7"/>
    <w:rsid w:val="00487EEC"/>
    <w:rsid w:val="00490FBB"/>
    <w:rsid w:val="00491478"/>
    <w:rsid w:val="004A4778"/>
    <w:rsid w:val="004A6546"/>
    <w:rsid w:val="004B1B8E"/>
    <w:rsid w:val="004B35B9"/>
    <w:rsid w:val="004B5670"/>
    <w:rsid w:val="004B59A0"/>
    <w:rsid w:val="004C1CCD"/>
    <w:rsid w:val="004D1723"/>
    <w:rsid w:val="004D2265"/>
    <w:rsid w:val="004D2E1B"/>
    <w:rsid w:val="004D41F3"/>
    <w:rsid w:val="004D5692"/>
    <w:rsid w:val="004E4690"/>
    <w:rsid w:val="004F29A7"/>
    <w:rsid w:val="004F369A"/>
    <w:rsid w:val="004F3C87"/>
    <w:rsid w:val="004F3FE4"/>
    <w:rsid w:val="004F5312"/>
    <w:rsid w:val="004F7BA6"/>
    <w:rsid w:val="005065F0"/>
    <w:rsid w:val="00506771"/>
    <w:rsid w:val="00512872"/>
    <w:rsid w:val="0051506E"/>
    <w:rsid w:val="00520E23"/>
    <w:rsid w:val="0052236B"/>
    <w:rsid w:val="00524423"/>
    <w:rsid w:val="00525866"/>
    <w:rsid w:val="005266C5"/>
    <w:rsid w:val="00531204"/>
    <w:rsid w:val="0053138C"/>
    <w:rsid w:val="00534E87"/>
    <w:rsid w:val="0054004C"/>
    <w:rsid w:val="005413E7"/>
    <w:rsid w:val="00541762"/>
    <w:rsid w:val="00541E3A"/>
    <w:rsid w:val="00541EFA"/>
    <w:rsid w:val="00544E30"/>
    <w:rsid w:val="00545A3B"/>
    <w:rsid w:val="0054719D"/>
    <w:rsid w:val="0055213C"/>
    <w:rsid w:val="00555054"/>
    <w:rsid w:val="005567EF"/>
    <w:rsid w:val="00560015"/>
    <w:rsid w:val="00562BC3"/>
    <w:rsid w:val="005639A2"/>
    <w:rsid w:val="00563AE2"/>
    <w:rsid w:val="00565F11"/>
    <w:rsid w:val="00573A51"/>
    <w:rsid w:val="00574539"/>
    <w:rsid w:val="00575139"/>
    <w:rsid w:val="00575405"/>
    <w:rsid w:val="0057598C"/>
    <w:rsid w:val="0057694C"/>
    <w:rsid w:val="005829CB"/>
    <w:rsid w:val="00586189"/>
    <w:rsid w:val="00586436"/>
    <w:rsid w:val="005866E8"/>
    <w:rsid w:val="0059199E"/>
    <w:rsid w:val="005922A5"/>
    <w:rsid w:val="0059398E"/>
    <w:rsid w:val="005942BA"/>
    <w:rsid w:val="00595482"/>
    <w:rsid w:val="00595D87"/>
    <w:rsid w:val="005A1D19"/>
    <w:rsid w:val="005A202A"/>
    <w:rsid w:val="005A2954"/>
    <w:rsid w:val="005A2D70"/>
    <w:rsid w:val="005A64FA"/>
    <w:rsid w:val="005B0E21"/>
    <w:rsid w:val="005B1135"/>
    <w:rsid w:val="005C30F1"/>
    <w:rsid w:val="005C3241"/>
    <w:rsid w:val="005E42CA"/>
    <w:rsid w:val="005E4829"/>
    <w:rsid w:val="005E71C2"/>
    <w:rsid w:val="005F780F"/>
    <w:rsid w:val="0060533F"/>
    <w:rsid w:val="00606901"/>
    <w:rsid w:val="00606BF6"/>
    <w:rsid w:val="00611BAF"/>
    <w:rsid w:val="00612AD9"/>
    <w:rsid w:val="00617F63"/>
    <w:rsid w:val="00626DD4"/>
    <w:rsid w:val="00632C30"/>
    <w:rsid w:val="00633274"/>
    <w:rsid w:val="00633DB2"/>
    <w:rsid w:val="006351F1"/>
    <w:rsid w:val="0064338A"/>
    <w:rsid w:val="006465AC"/>
    <w:rsid w:val="0065078F"/>
    <w:rsid w:val="006519E6"/>
    <w:rsid w:val="00654811"/>
    <w:rsid w:val="006578C3"/>
    <w:rsid w:val="00665433"/>
    <w:rsid w:val="006703D4"/>
    <w:rsid w:val="00675F08"/>
    <w:rsid w:val="00676D1D"/>
    <w:rsid w:val="00680CFF"/>
    <w:rsid w:val="00681159"/>
    <w:rsid w:val="0068430F"/>
    <w:rsid w:val="0068530F"/>
    <w:rsid w:val="00691680"/>
    <w:rsid w:val="00696B69"/>
    <w:rsid w:val="006975B8"/>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6DCC"/>
    <w:rsid w:val="00717BB3"/>
    <w:rsid w:val="00721A4F"/>
    <w:rsid w:val="007260BB"/>
    <w:rsid w:val="007325F1"/>
    <w:rsid w:val="0073545B"/>
    <w:rsid w:val="0074478A"/>
    <w:rsid w:val="00744CD0"/>
    <w:rsid w:val="00747F3D"/>
    <w:rsid w:val="007536F2"/>
    <w:rsid w:val="007545DD"/>
    <w:rsid w:val="007576D3"/>
    <w:rsid w:val="00767FAB"/>
    <w:rsid w:val="007713B0"/>
    <w:rsid w:val="0078587F"/>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127A"/>
    <w:rsid w:val="007E330C"/>
    <w:rsid w:val="007E3830"/>
    <w:rsid w:val="007E4020"/>
    <w:rsid w:val="007E5C9C"/>
    <w:rsid w:val="007F085D"/>
    <w:rsid w:val="007F2F25"/>
    <w:rsid w:val="007F63B0"/>
    <w:rsid w:val="007F75A0"/>
    <w:rsid w:val="00803698"/>
    <w:rsid w:val="00805EF4"/>
    <w:rsid w:val="00807C1F"/>
    <w:rsid w:val="00814337"/>
    <w:rsid w:val="00816C35"/>
    <w:rsid w:val="00816FD2"/>
    <w:rsid w:val="008331A9"/>
    <w:rsid w:val="00835E15"/>
    <w:rsid w:val="00840655"/>
    <w:rsid w:val="008426E6"/>
    <w:rsid w:val="00843FF5"/>
    <w:rsid w:val="00844A09"/>
    <w:rsid w:val="008467FC"/>
    <w:rsid w:val="00846FC7"/>
    <w:rsid w:val="008508D3"/>
    <w:rsid w:val="008528DE"/>
    <w:rsid w:val="0085410C"/>
    <w:rsid w:val="00854173"/>
    <w:rsid w:val="00857ED6"/>
    <w:rsid w:val="00862AFC"/>
    <w:rsid w:val="00864005"/>
    <w:rsid w:val="00866564"/>
    <w:rsid w:val="008730AF"/>
    <w:rsid w:val="00874387"/>
    <w:rsid w:val="0087662A"/>
    <w:rsid w:val="008817C5"/>
    <w:rsid w:val="00882A30"/>
    <w:rsid w:val="0088474B"/>
    <w:rsid w:val="00884E76"/>
    <w:rsid w:val="008A5F0E"/>
    <w:rsid w:val="008B75AB"/>
    <w:rsid w:val="008C1969"/>
    <w:rsid w:val="008D18B1"/>
    <w:rsid w:val="008D2E9A"/>
    <w:rsid w:val="008D441C"/>
    <w:rsid w:val="008D77B7"/>
    <w:rsid w:val="008E50DE"/>
    <w:rsid w:val="008E71F7"/>
    <w:rsid w:val="008F7DBD"/>
    <w:rsid w:val="00907183"/>
    <w:rsid w:val="00911FAB"/>
    <w:rsid w:val="00913E16"/>
    <w:rsid w:val="00915EEC"/>
    <w:rsid w:val="00925B94"/>
    <w:rsid w:val="00925E00"/>
    <w:rsid w:val="00927BE6"/>
    <w:rsid w:val="00930C1A"/>
    <w:rsid w:val="00932F0F"/>
    <w:rsid w:val="00935AEE"/>
    <w:rsid w:val="0093719A"/>
    <w:rsid w:val="00937739"/>
    <w:rsid w:val="00941C64"/>
    <w:rsid w:val="00941CDB"/>
    <w:rsid w:val="00945998"/>
    <w:rsid w:val="0095405A"/>
    <w:rsid w:val="00955B1E"/>
    <w:rsid w:val="00957060"/>
    <w:rsid w:val="00957BAD"/>
    <w:rsid w:val="00957C13"/>
    <w:rsid w:val="00957C48"/>
    <w:rsid w:val="009611CE"/>
    <w:rsid w:val="00967BCA"/>
    <w:rsid w:val="00971A98"/>
    <w:rsid w:val="00973C5A"/>
    <w:rsid w:val="009776B3"/>
    <w:rsid w:val="00977EDF"/>
    <w:rsid w:val="00982892"/>
    <w:rsid w:val="009844B0"/>
    <w:rsid w:val="00997214"/>
    <w:rsid w:val="009A2B7F"/>
    <w:rsid w:val="009A6F84"/>
    <w:rsid w:val="009B2343"/>
    <w:rsid w:val="009C1FA6"/>
    <w:rsid w:val="009C4DE8"/>
    <w:rsid w:val="009C5A06"/>
    <w:rsid w:val="009D1BBF"/>
    <w:rsid w:val="009D240E"/>
    <w:rsid w:val="009E2E09"/>
    <w:rsid w:val="009E350A"/>
    <w:rsid w:val="009E37D1"/>
    <w:rsid w:val="009F2D7E"/>
    <w:rsid w:val="00A07584"/>
    <w:rsid w:val="00A101D7"/>
    <w:rsid w:val="00A12669"/>
    <w:rsid w:val="00A13F29"/>
    <w:rsid w:val="00A170A4"/>
    <w:rsid w:val="00A24D11"/>
    <w:rsid w:val="00A3041C"/>
    <w:rsid w:val="00A30975"/>
    <w:rsid w:val="00A30A52"/>
    <w:rsid w:val="00A30D41"/>
    <w:rsid w:val="00A319C7"/>
    <w:rsid w:val="00A3262C"/>
    <w:rsid w:val="00A36959"/>
    <w:rsid w:val="00A43D4D"/>
    <w:rsid w:val="00A4518E"/>
    <w:rsid w:val="00A50586"/>
    <w:rsid w:val="00A51CC3"/>
    <w:rsid w:val="00A535E8"/>
    <w:rsid w:val="00A5474E"/>
    <w:rsid w:val="00A608C7"/>
    <w:rsid w:val="00A625A1"/>
    <w:rsid w:val="00A64876"/>
    <w:rsid w:val="00A652B7"/>
    <w:rsid w:val="00A665B6"/>
    <w:rsid w:val="00A7159C"/>
    <w:rsid w:val="00A7391D"/>
    <w:rsid w:val="00A832A2"/>
    <w:rsid w:val="00A83D42"/>
    <w:rsid w:val="00A85794"/>
    <w:rsid w:val="00A862E9"/>
    <w:rsid w:val="00A865A3"/>
    <w:rsid w:val="00A86ABB"/>
    <w:rsid w:val="00A86E19"/>
    <w:rsid w:val="00A910EE"/>
    <w:rsid w:val="00A91170"/>
    <w:rsid w:val="00A92AD1"/>
    <w:rsid w:val="00A93519"/>
    <w:rsid w:val="00AA01E8"/>
    <w:rsid w:val="00AA32A0"/>
    <w:rsid w:val="00AA45C2"/>
    <w:rsid w:val="00AA4B80"/>
    <w:rsid w:val="00AA7443"/>
    <w:rsid w:val="00AB0D15"/>
    <w:rsid w:val="00AB6BC0"/>
    <w:rsid w:val="00AC115C"/>
    <w:rsid w:val="00AC463A"/>
    <w:rsid w:val="00AC48FF"/>
    <w:rsid w:val="00AD1696"/>
    <w:rsid w:val="00AD196D"/>
    <w:rsid w:val="00AD3E29"/>
    <w:rsid w:val="00AD4260"/>
    <w:rsid w:val="00AD5EAA"/>
    <w:rsid w:val="00AE1937"/>
    <w:rsid w:val="00AE2162"/>
    <w:rsid w:val="00AE391B"/>
    <w:rsid w:val="00AE4BFE"/>
    <w:rsid w:val="00AF2882"/>
    <w:rsid w:val="00AF62D8"/>
    <w:rsid w:val="00AF750B"/>
    <w:rsid w:val="00B11CF6"/>
    <w:rsid w:val="00B20D90"/>
    <w:rsid w:val="00B23253"/>
    <w:rsid w:val="00B25842"/>
    <w:rsid w:val="00B26C7B"/>
    <w:rsid w:val="00B335BE"/>
    <w:rsid w:val="00B353FD"/>
    <w:rsid w:val="00B37D75"/>
    <w:rsid w:val="00B43025"/>
    <w:rsid w:val="00B4568E"/>
    <w:rsid w:val="00B513F9"/>
    <w:rsid w:val="00B51FD0"/>
    <w:rsid w:val="00B52B0B"/>
    <w:rsid w:val="00B54C01"/>
    <w:rsid w:val="00B56EC5"/>
    <w:rsid w:val="00B60866"/>
    <w:rsid w:val="00B71724"/>
    <w:rsid w:val="00B80D97"/>
    <w:rsid w:val="00B84152"/>
    <w:rsid w:val="00B86ADD"/>
    <w:rsid w:val="00B87D2A"/>
    <w:rsid w:val="00B90B60"/>
    <w:rsid w:val="00B914C1"/>
    <w:rsid w:val="00B93C25"/>
    <w:rsid w:val="00B96822"/>
    <w:rsid w:val="00BA00B8"/>
    <w:rsid w:val="00BB08F9"/>
    <w:rsid w:val="00BB3C3E"/>
    <w:rsid w:val="00BB4754"/>
    <w:rsid w:val="00BB592D"/>
    <w:rsid w:val="00BC3A66"/>
    <w:rsid w:val="00BC40AD"/>
    <w:rsid w:val="00BC4530"/>
    <w:rsid w:val="00BC6DD5"/>
    <w:rsid w:val="00BC6E36"/>
    <w:rsid w:val="00BD227B"/>
    <w:rsid w:val="00BD2C9F"/>
    <w:rsid w:val="00BD70E7"/>
    <w:rsid w:val="00BD770A"/>
    <w:rsid w:val="00BF06A3"/>
    <w:rsid w:val="00BF1727"/>
    <w:rsid w:val="00BF50CB"/>
    <w:rsid w:val="00BF5906"/>
    <w:rsid w:val="00BF75B8"/>
    <w:rsid w:val="00C00D98"/>
    <w:rsid w:val="00C02F68"/>
    <w:rsid w:val="00C03722"/>
    <w:rsid w:val="00C07A73"/>
    <w:rsid w:val="00C07B91"/>
    <w:rsid w:val="00C22113"/>
    <w:rsid w:val="00C26F43"/>
    <w:rsid w:val="00C34C25"/>
    <w:rsid w:val="00C36041"/>
    <w:rsid w:val="00C44CDE"/>
    <w:rsid w:val="00C5046B"/>
    <w:rsid w:val="00C50BBE"/>
    <w:rsid w:val="00C53728"/>
    <w:rsid w:val="00C53DCD"/>
    <w:rsid w:val="00C65BF1"/>
    <w:rsid w:val="00C739CD"/>
    <w:rsid w:val="00C74D2B"/>
    <w:rsid w:val="00C85884"/>
    <w:rsid w:val="00C957BD"/>
    <w:rsid w:val="00CA0E99"/>
    <w:rsid w:val="00CA64C6"/>
    <w:rsid w:val="00CB0287"/>
    <w:rsid w:val="00CB5298"/>
    <w:rsid w:val="00CB5E20"/>
    <w:rsid w:val="00CC1485"/>
    <w:rsid w:val="00CC6B91"/>
    <w:rsid w:val="00CD086E"/>
    <w:rsid w:val="00CD1512"/>
    <w:rsid w:val="00CD15CB"/>
    <w:rsid w:val="00CD15D5"/>
    <w:rsid w:val="00CD42F2"/>
    <w:rsid w:val="00CD5E0C"/>
    <w:rsid w:val="00CD7A3F"/>
    <w:rsid w:val="00CE421C"/>
    <w:rsid w:val="00CF01BD"/>
    <w:rsid w:val="00CF0236"/>
    <w:rsid w:val="00CF295F"/>
    <w:rsid w:val="00CF4197"/>
    <w:rsid w:val="00CF5477"/>
    <w:rsid w:val="00CF5A7D"/>
    <w:rsid w:val="00CF6240"/>
    <w:rsid w:val="00D00423"/>
    <w:rsid w:val="00D011CF"/>
    <w:rsid w:val="00D01AD4"/>
    <w:rsid w:val="00D03B89"/>
    <w:rsid w:val="00D06AC6"/>
    <w:rsid w:val="00D2173C"/>
    <w:rsid w:val="00D24A72"/>
    <w:rsid w:val="00D25324"/>
    <w:rsid w:val="00D256FF"/>
    <w:rsid w:val="00D25F82"/>
    <w:rsid w:val="00D30715"/>
    <w:rsid w:val="00D31B70"/>
    <w:rsid w:val="00D3656E"/>
    <w:rsid w:val="00D40E6A"/>
    <w:rsid w:val="00D4578D"/>
    <w:rsid w:val="00D57E41"/>
    <w:rsid w:val="00D6324E"/>
    <w:rsid w:val="00D707AF"/>
    <w:rsid w:val="00D724AD"/>
    <w:rsid w:val="00D72EBA"/>
    <w:rsid w:val="00D85E3E"/>
    <w:rsid w:val="00DA7F43"/>
    <w:rsid w:val="00DB3723"/>
    <w:rsid w:val="00DB3A66"/>
    <w:rsid w:val="00DC1E1C"/>
    <w:rsid w:val="00DC3884"/>
    <w:rsid w:val="00DC5C2B"/>
    <w:rsid w:val="00DC73A1"/>
    <w:rsid w:val="00DE5796"/>
    <w:rsid w:val="00DF0F01"/>
    <w:rsid w:val="00DF512B"/>
    <w:rsid w:val="00E00B7B"/>
    <w:rsid w:val="00E01B05"/>
    <w:rsid w:val="00E0226A"/>
    <w:rsid w:val="00E034D6"/>
    <w:rsid w:val="00E04528"/>
    <w:rsid w:val="00E0660A"/>
    <w:rsid w:val="00E102D2"/>
    <w:rsid w:val="00E10B4F"/>
    <w:rsid w:val="00E15377"/>
    <w:rsid w:val="00E23889"/>
    <w:rsid w:val="00E32CDB"/>
    <w:rsid w:val="00E33549"/>
    <w:rsid w:val="00E33867"/>
    <w:rsid w:val="00E3434D"/>
    <w:rsid w:val="00E42F39"/>
    <w:rsid w:val="00E43371"/>
    <w:rsid w:val="00E4690A"/>
    <w:rsid w:val="00E46F85"/>
    <w:rsid w:val="00E612B4"/>
    <w:rsid w:val="00E638F5"/>
    <w:rsid w:val="00E6491B"/>
    <w:rsid w:val="00E67C5C"/>
    <w:rsid w:val="00E82057"/>
    <w:rsid w:val="00E8329D"/>
    <w:rsid w:val="00E9490C"/>
    <w:rsid w:val="00EA320B"/>
    <w:rsid w:val="00EA458B"/>
    <w:rsid w:val="00EA5554"/>
    <w:rsid w:val="00EA7371"/>
    <w:rsid w:val="00EC520B"/>
    <w:rsid w:val="00EC5807"/>
    <w:rsid w:val="00EC6201"/>
    <w:rsid w:val="00ED2706"/>
    <w:rsid w:val="00ED4465"/>
    <w:rsid w:val="00EE0C46"/>
    <w:rsid w:val="00EE244F"/>
    <w:rsid w:val="00EF0FAA"/>
    <w:rsid w:val="00EF1680"/>
    <w:rsid w:val="00EF7067"/>
    <w:rsid w:val="00F00EB1"/>
    <w:rsid w:val="00F012C2"/>
    <w:rsid w:val="00F05C70"/>
    <w:rsid w:val="00F103D1"/>
    <w:rsid w:val="00F1298C"/>
    <w:rsid w:val="00F13905"/>
    <w:rsid w:val="00F14F2B"/>
    <w:rsid w:val="00F14F87"/>
    <w:rsid w:val="00F25B3C"/>
    <w:rsid w:val="00F31D01"/>
    <w:rsid w:val="00F31E57"/>
    <w:rsid w:val="00F343D6"/>
    <w:rsid w:val="00F34AF9"/>
    <w:rsid w:val="00F379A0"/>
    <w:rsid w:val="00F50511"/>
    <w:rsid w:val="00F53936"/>
    <w:rsid w:val="00F55784"/>
    <w:rsid w:val="00F55E49"/>
    <w:rsid w:val="00F57CF9"/>
    <w:rsid w:val="00F61DEE"/>
    <w:rsid w:val="00F711CB"/>
    <w:rsid w:val="00F727E7"/>
    <w:rsid w:val="00F7320F"/>
    <w:rsid w:val="00F746A9"/>
    <w:rsid w:val="00F75226"/>
    <w:rsid w:val="00F80B50"/>
    <w:rsid w:val="00F843E0"/>
    <w:rsid w:val="00F8467D"/>
    <w:rsid w:val="00F933C6"/>
    <w:rsid w:val="00F95E8C"/>
    <w:rsid w:val="00F96492"/>
    <w:rsid w:val="00FA1250"/>
    <w:rsid w:val="00FA4C8B"/>
    <w:rsid w:val="00FA4D49"/>
    <w:rsid w:val="00FA7986"/>
    <w:rsid w:val="00FB273A"/>
    <w:rsid w:val="00FB7BC3"/>
    <w:rsid w:val="00FC09C7"/>
    <w:rsid w:val="00FC0BA2"/>
    <w:rsid w:val="00FC2E38"/>
    <w:rsid w:val="00FC32BA"/>
    <w:rsid w:val="00FC5404"/>
    <w:rsid w:val="00FD0929"/>
    <w:rsid w:val="00FD2106"/>
    <w:rsid w:val="00FE09DB"/>
    <w:rsid w:val="00FE4A33"/>
    <w:rsid w:val="00FF52DE"/>
    <w:rsid w:val="00FF5683"/>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6E1186"/>
    <w:pPr>
      <w:spacing w:after="0" w:line="240" w:lineRule="auto"/>
      <w:contextualSpacing/>
    </w:pPr>
    <w:rPr>
      <w:rFonts w:ascii="Times New Roman" w:eastAsiaTheme="majorEastAsia" w:hAnsi="Times New Roman" w:cstheme="majorBidi"/>
      <w:spacing w:val="-10"/>
      <w:kern w:val="28"/>
      <w:sz w:val="24"/>
      <w:szCs w:val="56"/>
    </w:rPr>
  </w:style>
  <w:style w:type="character" w:customStyle="1" w:styleId="TitleChar">
    <w:name w:val="Title Char"/>
    <w:aliases w:val="subBab-bab Char"/>
    <w:basedOn w:val="DefaultParagraphFont"/>
    <w:link w:val="Title"/>
    <w:uiPriority w:val="10"/>
    <w:rsid w:val="006E1186"/>
    <w:rPr>
      <w:rFonts w:ascii="Times New Roman" w:eastAsiaTheme="majorEastAsia" w:hAnsi="Times New Roman" w:cstheme="majorBidi"/>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3</TotalTime>
  <Pages>14</Pages>
  <Words>11924</Words>
  <Characters>67969</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572</cp:revision>
  <dcterms:created xsi:type="dcterms:W3CDTF">2021-10-18T22:34:00Z</dcterms:created>
  <dcterms:modified xsi:type="dcterms:W3CDTF">2022-02-1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